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C8C816" w14:textId="7BB0DEFD" w:rsidR="009821C6" w:rsidRDefault="009821C6" w:rsidP="00E32A88">
      <w:pPr>
        <w:spacing w:line="360" w:lineRule="auto"/>
      </w:pPr>
      <w:r>
        <w:t>INTRODUCTION</w:t>
      </w:r>
    </w:p>
    <w:p w14:paraId="66E88C7F" w14:textId="15C3EDC7"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7E4F3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00214E4B" w:rsidRPr="00214E4B">
        <w:rPr>
          <w:noProof/>
        </w:rPr>
        <w:t>(Naiman, Decamps &amp; Pollock 1993; Poff 2002; Nilsson &amp; Svedmark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7E4F31">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6B6974">
        <w:fldChar w:fldCharType="separate"/>
      </w:r>
      <w:r w:rsidR="007E4F31" w:rsidRPr="007E4F31">
        <w:rPr>
          <w:noProof/>
        </w:rPr>
        <w:t xml:space="preserve">(Capon </w:t>
      </w:r>
      <w:r w:rsidR="007E4F31" w:rsidRPr="007E4F31">
        <w:rPr>
          <w:i/>
          <w:noProof/>
        </w:rPr>
        <w:t>et al.</w:t>
      </w:r>
      <w:r w:rsidR="007E4F31" w:rsidRPr="007E4F31">
        <w:rPr>
          <w:noProof/>
        </w:rPr>
        <w:t xml:space="preserve"> 2013)</w:t>
      </w:r>
      <w:r w:rsidR="006B6974">
        <w:fldChar w:fldCharType="end"/>
      </w:r>
      <w:r>
        <w:t>,</w:t>
      </w:r>
      <w:r w:rsidR="009E4A33">
        <w:t xml:space="preserve"> and play a critical role in maintaining regional biodiversity </w:t>
      </w:r>
      <w:r w:rsidR="009821C6">
        <w:fldChar w:fldCharType="begin" w:fldLock="1"/>
      </w:r>
      <w:r w:rsidR="007E4F3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lt;i&gt;et al.&lt;/i&gt; 1993)" }, "properties" : { "noteIndex" : 0 }, "schema" : "https://github.com/citation-style-language/schema/raw/master/csl-citation.json" }</w:instrText>
      </w:r>
      <w:r w:rsidR="009821C6">
        <w:fldChar w:fldCharType="separate"/>
      </w:r>
      <w:r w:rsidR="007E4F31" w:rsidRPr="007E4F31">
        <w:rPr>
          <w:noProof/>
        </w:rPr>
        <w:t xml:space="preserve">(Naiman </w:t>
      </w:r>
      <w:r w:rsidR="007E4F31" w:rsidRPr="007E4F31">
        <w:rPr>
          <w:i/>
          <w:noProof/>
        </w:rPr>
        <w:t>et al.</w:t>
      </w:r>
      <w:r w:rsidR="007E4F31" w:rsidRPr="007E4F31">
        <w:rPr>
          <w:noProof/>
        </w:rPr>
        <w:t xml:space="preserve"> 1993)</w:t>
      </w:r>
      <w:r w:rsidR="009821C6">
        <w:fldChar w:fldCharType="end"/>
      </w:r>
      <w:r w:rsidR="009821C6">
        <w:t>.</w:t>
      </w:r>
      <w:r>
        <w:t xml:space="preserve"> </w:t>
      </w:r>
      <w:r w:rsidR="009E4A33">
        <w:t xml:space="preserve">Riparian landscapes </w:t>
      </w:r>
      <w:r>
        <w:t xml:space="preserve">have been </w:t>
      </w:r>
      <w:r w:rsidR="001466E4">
        <w:t>heavily</w:t>
      </w:r>
      <w:r>
        <w:t xml:space="preserve"> modified by humans</w:t>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w:t>
      </w:r>
      <w:r w:rsidR="007D4E20">
        <w:t xml:space="preserve"> </w:t>
      </w:r>
      <w:r w:rsidR="007D4E20">
        <w:fldChar w:fldCharType="begin" w:fldLock="1"/>
      </w:r>
      <w:r w:rsidR="007E4F31">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7D4E20">
        <w:fldChar w:fldCharType="separate"/>
      </w:r>
      <w:r w:rsidR="007D4E20" w:rsidRPr="00214E4B">
        <w:rPr>
          <w:noProof/>
        </w:rPr>
        <w:t>(Nilsson &amp; Berggren 2000)</w:t>
      </w:r>
      <w:r w:rsidR="007D4E20">
        <w:fldChar w:fldCharType="end"/>
      </w:r>
      <w:r w:rsidR="00322833">
        <w:t>. As demand for water increases with growing human populations, river systems are likely to become increasingly modified. Changing climatic conditions over the next century are also expected to cause shifts in hydrological patterns</w:t>
      </w:r>
      <w:r w:rsidR="009821C6">
        <w:t xml:space="preserve"> </w:t>
      </w:r>
      <w:r w:rsidR="009821C6">
        <w:fldChar w:fldCharType="begin" w:fldLock="1"/>
      </w:r>
      <w:r w:rsidR="007E4F3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9821C6">
        <w:fldChar w:fldCharType="separate"/>
      </w:r>
      <w:r w:rsidR="007E4F31" w:rsidRPr="007E4F31">
        <w:rPr>
          <w:noProof/>
        </w:rPr>
        <w:t xml:space="preserve">(Stocker </w:t>
      </w:r>
      <w:r w:rsidR="007E4F31" w:rsidRPr="007E4F31">
        <w:rPr>
          <w:i/>
          <w:noProof/>
        </w:rPr>
        <w:t>et al.</w:t>
      </w:r>
      <w:r w:rsidR="007E4F31" w:rsidRPr="007E4F31">
        <w:rPr>
          <w:noProof/>
        </w:rPr>
        <w:t xml:space="preserve"> 2013)</w:t>
      </w:r>
      <w:r w:rsidR="009821C6">
        <w:fldChar w:fldCharType="end"/>
      </w:r>
      <w:r w:rsidR="00322833">
        <w:t>. Predictions are regionally specific, but similarly include changes to total discharge, flow seasonality and flow variability. In regions with projected increases in climatic variability, changes to the prevalence and intensity of extreme flooding or drought events can be expected</w:t>
      </w:r>
      <w:r w:rsidR="009821C6">
        <w:t xml:space="preserve"> </w:t>
      </w:r>
      <w:r w:rsidR="009821C6">
        <w:fldChar w:fldCharType="begin" w:fldLock="1"/>
      </w:r>
      <w:r w:rsidR="007E4F3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9821C6">
        <w:fldChar w:fldCharType="separate"/>
      </w:r>
      <w:r w:rsidR="007E4F31" w:rsidRPr="007E4F31">
        <w:rPr>
          <w:noProof/>
        </w:rPr>
        <w:t xml:space="preserve">(Hennessy </w:t>
      </w:r>
      <w:r w:rsidR="007E4F31" w:rsidRPr="007E4F31">
        <w:rPr>
          <w:i/>
          <w:noProof/>
        </w:rPr>
        <w:t>et al.</w:t>
      </w:r>
      <w:r w:rsidR="007E4F31" w:rsidRPr="007E4F31">
        <w:rPr>
          <w:noProof/>
        </w:rPr>
        <w:t xml:space="preserve"> 2008)</w:t>
      </w:r>
      <w:r w:rsidR="009821C6">
        <w:fldChar w:fldCharType="end"/>
      </w:r>
      <w:r w:rsidR="00322833">
        <w:t>. The combination of flow regulation and alterations to baseline discharges may well produce dramatically different future hydrologies, with significant consequences for the diversity and functional composition of riparian assemblages.</w:t>
      </w:r>
      <w:r w:rsidR="00C202B8">
        <w:t xml:space="preserve"> An understanding of the processes that generate patterns of diversity and drive ecosystem functioning in riparian ecosystems must</w:t>
      </w:r>
      <w:r w:rsidR="00163097">
        <w:t xml:space="preserve"> therefore</w:t>
      </w:r>
      <w:r w:rsidR="00C202B8">
        <w:t xml:space="preserve"> inform </w:t>
      </w:r>
      <w:r w:rsidR="009821C6">
        <w:t xml:space="preserve">future </w:t>
      </w:r>
      <w:r w:rsidR="00C202B8">
        <w:t>riverine conservation and rehabilitation</w:t>
      </w:r>
      <w:r w:rsidR="006B6974">
        <w:t xml:space="preserve"> efforts</w:t>
      </w:r>
      <w:r w:rsidR="00C202B8">
        <w:t>.</w:t>
      </w:r>
    </w:p>
    <w:p w14:paraId="7FD11E78" w14:textId="06E618FB" w:rsidR="00421F67" w:rsidRDefault="002E31B3" w:rsidP="00E32A88">
      <w:pPr>
        <w:spacing w:line="360" w:lineRule="auto"/>
      </w:pPr>
      <w:r>
        <w:t>Conservation and ecological restoration activities increasingly aim to preserve the ecosystem functions associated with bi</w:t>
      </w:r>
      <w:r w:rsidR="004624F0">
        <w:t>odiversity (Cadotte 2011, Aerts</w:t>
      </w:r>
      <w:r>
        <w:t xml:space="preserve"> &amp;Honnay 2011, Montoya et al 2012 – 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sidRPr="00163097">
        <w:t>are unable to</w:t>
      </w:r>
      <w:r w:rsidR="00994AEB" w:rsidRPr="00163097">
        <w:t xml:space="preserve"> provide</w:t>
      </w:r>
      <w:r w:rsidR="00E43703" w:rsidRPr="00163097">
        <w:t xml:space="preserve"> information about how</w:t>
      </w:r>
      <w:r w:rsidR="00A26831" w:rsidRPr="00163097">
        <w:t xml:space="preserve"> elements of a</w:t>
      </w:r>
      <w:r w:rsidR="00E43703" w:rsidRPr="00163097">
        <w:t xml:space="preserve"> communit</w:t>
      </w:r>
      <w:r w:rsidR="00A26831" w:rsidRPr="00163097">
        <w:t>y</w:t>
      </w:r>
      <w:r w:rsidR="00D209FB" w:rsidRPr="00163097">
        <w:t xml:space="preserve"> </w:t>
      </w:r>
      <w:r w:rsidR="00E43703" w:rsidRPr="00163097">
        <w:t>influence ecosystem functioning, provision of ecosystem services, or contribute to</w:t>
      </w:r>
      <w:r w:rsidR="004727C3" w:rsidRPr="00163097">
        <w:t xml:space="preserve"> system</w:t>
      </w:r>
      <w:r w:rsidR="00E43703" w:rsidRPr="00163097">
        <w:t xml:space="preserve"> resilience</w:t>
      </w:r>
      <w:r w:rsidR="00163097" w:rsidRPr="00163097">
        <w:t xml:space="preserve"> </w:t>
      </w:r>
      <w:r w:rsidR="00163097" w:rsidRPr="00163097">
        <w:fldChar w:fldCharType="begin" w:fldLock="1"/>
      </w:r>
      <w:r w:rsidR="007E4F31">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Tilman &lt;i&gt;et al.&lt;/i&gt; 1997; D\u0131\u0301az &amp; Cabido 2001; D\u00edaz &amp; Lavorel 2007)" }, "properties" : { "noteIndex" : 0 }, "schema" : "https://github.com/citation-style-language/schema/raw/master/csl-citation.json" }</w:instrText>
      </w:r>
      <w:r w:rsidR="00163097" w:rsidRPr="00163097">
        <w:fldChar w:fldCharType="separate"/>
      </w:r>
      <w:r w:rsidR="007E4F31" w:rsidRPr="007E4F31">
        <w:rPr>
          <w:noProof/>
        </w:rPr>
        <w:t xml:space="preserve">(Tilman </w:t>
      </w:r>
      <w:r w:rsidR="007E4F31" w:rsidRPr="007E4F31">
        <w:rPr>
          <w:i/>
          <w:noProof/>
        </w:rPr>
        <w:t>et al.</w:t>
      </w:r>
      <w:r w:rsidR="007E4F31" w:rsidRPr="007E4F31">
        <w:rPr>
          <w:noProof/>
        </w:rPr>
        <w:t xml:space="preserve"> 1997; Dı́az &amp; Cabido 2001; Díaz &amp; Lavorel 2007)</w:t>
      </w:r>
      <w:r w:rsidR="00163097" w:rsidRPr="00163097">
        <w:fldChar w:fldCharType="end"/>
      </w:r>
      <w:r w:rsidR="00163097" w:rsidRPr="00163097">
        <w:t>.</w:t>
      </w:r>
      <w:r w:rsidR="007672D5">
        <w:rPr>
          <w:b/>
        </w:rPr>
        <w:t xml:space="preserve"> </w:t>
      </w:r>
      <w:r w:rsidR="004727C3">
        <w:t>Describing communities in terms of functional traits</w:t>
      </w:r>
      <w:r w:rsidR="00BF01A2">
        <w:t xml:space="preserve"> - any morphological, physiological or phonological feature measurable at the individual level </w:t>
      </w:r>
      <w:r w:rsidR="00163097">
        <w:fldChar w:fldCharType="begin" w:fldLock="1"/>
      </w:r>
      <w:r w:rsidR="007E4F3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previouslyFormattedCitation" : "(Violle &lt;i&gt;et al.&lt;/i&gt; 2007)" }, "properties" : { "noteIndex" : 0 }, "schema" : "https://github.com/citation-style-language/schema/raw/master/csl-citation.json" }</w:instrText>
      </w:r>
      <w:r w:rsidR="00163097">
        <w:fldChar w:fldCharType="separate"/>
      </w:r>
      <w:r w:rsidR="007E4F31" w:rsidRPr="007E4F31">
        <w:rPr>
          <w:noProof/>
        </w:rPr>
        <w:t xml:space="preserve">(Violle </w:t>
      </w:r>
      <w:r w:rsidR="007E4F31" w:rsidRPr="007E4F31">
        <w:rPr>
          <w:i/>
          <w:noProof/>
        </w:rPr>
        <w:t>et al.</w:t>
      </w:r>
      <w:r w:rsidR="007E4F31" w:rsidRPr="007E4F31">
        <w:rPr>
          <w:noProof/>
        </w:rPr>
        <w:t xml:space="preserve"> 2007)</w:t>
      </w:r>
      <w:r w:rsidR="00163097">
        <w:fldChar w:fldCharType="end"/>
      </w:r>
      <w:r w:rsidR="00BF01A2">
        <w:t xml:space="preserve"> - </w:t>
      </w:r>
      <w:r w:rsidR="004727C3">
        <w:t xml:space="preserve">dissolves species distinctions and emphasises ecological strategies: what species do within their community and how they do it. This allows for direct </w:t>
      </w:r>
      <w:r w:rsidR="004727C3">
        <w:lastRenderedPageBreak/>
        <w:t xml:space="preserve">comparisons between communities that do not necessarily contain matching assemblages. In such a manner, communities can be compared in terms of how their component species </w:t>
      </w:r>
      <w:r w:rsidR="00670673">
        <w:t>both respond to and have an effect on their environment</w:t>
      </w:r>
      <w:r w:rsidR="00517ABE">
        <w:t xml:space="preserve"> </w:t>
      </w:r>
      <w:r w:rsidR="00517ABE">
        <w:fldChar w:fldCharType="begin" w:fldLock="1"/>
      </w:r>
      <w:r w:rsidR="007E4F31">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type" : "article-journal" }, "uris" : [ "http://www.mendeley.com/documents/?uuid=c042b5eb-63ce-4f8d-9623-8af3fe123bff" ] } ], "mendeley" : { "previouslyFormattedCitation" : "(Lavorel &amp; Garnier 2002)" }, "properties" : { "noteIndex" : 0 }, "schema" : "https://github.com/citation-style-language/schema/raw/master/csl-citation.json" }</w:instrText>
      </w:r>
      <w:r w:rsidR="00517ABE">
        <w:fldChar w:fldCharType="separate"/>
      </w:r>
      <w:r w:rsidR="00517ABE" w:rsidRPr="00517ABE">
        <w:rPr>
          <w:noProof/>
        </w:rPr>
        <w:t>(Lavorel &amp; Garnier 2002)</w:t>
      </w:r>
      <w:r w:rsidR="00517ABE">
        <w:fldChar w:fldCharType="end"/>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4D7CAB">
        <w:fldChar w:fldCharType="begin" w:fldLock="1"/>
      </w:r>
      <w:r w:rsidR="007E4F3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manualFormatting" : "Merritt et al. (2010)", "previouslyFormattedCitation" : "(Merritt &lt;i&gt;et al.&lt;/i&gt; 2010)" }, "properties" : { "noteIndex" : 0 }, "schema" : "https://github.com/citation-style-language/schema/raw/master/csl-citation.json" }</w:instrText>
      </w:r>
      <w:r w:rsidR="004D7CAB">
        <w:fldChar w:fldCharType="separate"/>
      </w:r>
      <w:r w:rsidR="004D7CAB" w:rsidRPr="004D7CAB">
        <w:rPr>
          <w:noProof/>
        </w:rPr>
        <w:t xml:space="preserve">Merritt </w:t>
      </w:r>
      <w:r w:rsidR="004D7CAB" w:rsidRPr="004D7CAB">
        <w:rPr>
          <w:i/>
          <w:noProof/>
        </w:rPr>
        <w:t>et al.</w:t>
      </w:r>
      <w:r w:rsidR="004D7CAB" w:rsidRPr="004D7CAB">
        <w:rPr>
          <w:noProof/>
        </w:rPr>
        <w:t xml:space="preserve"> </w:t>
      </w:r>
      <w:r w:rsidR="004D7CAB">
        <w:rPr>
          <w:noProof/>
        </w:rPr>
        <w:t>(</w:t>
      </w:r>
      <w:r w:rsidR="004D7CAB" w:rsidRPr="004D7CAB">
        <w:rPr>
          <w:noProof/>
        </w:rPr>
        <w:t>2010)</w:t>
      </w:r>
      <w:r w:rsidR="004D7CAB">
        <w:fldChar w:fldCharType="end"/>
      </w:r>
      <w:r w:rsidR="004D7CAB">
        <w:t xml:space="preserve"> </w:t>
      </w:r>
      <w:r w:rsidR="005E6F05">
        <w:t>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w:t>
      </w:r>
      <w:r w:rsidR="004D7CAB">
        <w:t xml:space="preserve"> </w:t>
      </w:r>
      <w:r w:rsidR="004D7CAB">
        <w:fldChar w:fldCharType="begin" w:fldLock="1"/>
      </w:r>
      <w:r w:rsidR="007E4F31">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previouslyFormattedCitation" : "(Catford &lt;i&gt;et al.&lt;/i&gt; 2012; Kominoski &lt;i&gt;et al.&lt;/i&gt; 2013)" }, "properties" : { "noteIndex" : 0 }, "schema" : "https://github.com/citation-style-language/schema/raw/master/csl-citation.json" }</w:instrText>
      </w:r>
      <w:r w:rsidR="004D7CAB">
        <w:fldChar w:fldCharType="separate"/>
      </w:r>
      <w:r w:rsidR="007E4F31" w:rsidRPr="007E4F31">
        <w:rPr>
          <w:noProof/>
        </w:rPr>
        <w:t xml:space="preserve">(Catford </w:t>
      </w:r>
      <w:r w:rsidR="007E4F31" w:rsidRPr="007E4F31">
        <w:rPr>
          <w:i/>
          <w:noProof/>
        </w:rPr>
        <w:t>et al.</w:t>
      </w:r>
      <w:r w:rsidR="007E4F31" w:rsidRPr="007E4F31">
        <w:rPr>
          <w:noProof/>
        </w:rPr>
        <w:t xml:space="preserve"> 2012; Kominoski </w:t>
      </w:r>
      <w:r w:rsidR="007E4F31" w:rsidRPr="007E4F31">
        <w:rPr>
          <w:i/>
          <w:noProof/>
        </w:rPr>
        <w:t>et al.</w:t>
      </w:r>
      <w:r w:rsidR="007E4F31" w:rsidRPr="007E4F31">
        <w:rPr>
          <w:noProof/>
        </w:rPr>
        <w:t xml:space="preserve"> 2013)</w:t>
      </w:r>
      <w:r w:rsidR="004D7CAB">
        <w:fldChar w:fldCharType="end"/>
      </w:r>
      <w:r w:rsidR="00824B34">
        <w:t>. To date, however</w:t>
      </w:r>
      <w:r w:rsidR="00E32A88">
        <w:t>, functional approaches remain a novel tool i</w:t>
      </w:r>
      <w:r w:rsidR="008235E8">
        <w:t>n</w:t>
      </w:r>
      <w:r w:rsidR="00A43CCA">
        <w:t xml:space="preserve"> ecohydrology</w:t>
      </w:r>
      <w:r w:rsidR="00824B34">
        <w:t xml:space="preserve">. </w:t>
      </w:r>
    </w:p>
    <w:p w14:paraId="19509896" w14:textId="6701CF3E"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w:t>
      </w:r>
      <w:r w:rsidR="00416B76">
        <w:t xml:space="preserve"> </w:t>
      </w:r>
      <w:r w:rsidR="00416B76">
        <w:fldChar w:fldCharType="begin" w:fldLock="1"/>
      </w:r>
      <w:r w:rsidR="007E4F31">
        <w:instrText>ADDIN CSL_CITATION { "citationItems" : [ { "id" : "ITEM-1", "itemData" : { "DOI" : "10.1890/070195", "ISSN" : "1540-9295", "author" : [ { "dropping-particle" : "", "family" : "Duffy", "given" : "J Emmett", "non-dropping-particle" : "", "parse-names" : false, "suffix" : "" } ], "container-title" : "Frontiers in Ecology and the Environment", "id" : "ITEM-1", "issue" : "8", "issued" : { "date-parts" : [ [ "2009", "10" ] ] }, "page" : "437-444", "title" : "Why biodiversity is important to the functioning of real-world ecosystems", "type" : "article-journal", "volume" : "7" }, "uris" : [ "http://www.mendeley.com/documents/?uuid=51fba289-eca7-4d0d-9ed8-f4b82ef45056" ] } ], "mendeley" : { "previouslyFormattedCitation" : "(Duffy 2009)" }, "properties" : { "noteIndex" : 0 }, "schema" : "https://github.com/citation-style-language/schema/raw/master/csl-citation.json" }</w:instrText>
      </w:r>
      <w:r w:rsidR="00416B76">
        <w:fldChar w:fldCharType="separate"/>
      </w:r>
      <w:r w:rsidR="00416B76" w:rsidRPr="00416B76">
        <w:rPr>
          <w:noProof/>
        </w:rPr>
        <w:t>(Duffy 2009)</w:t>
      </w:r>
      <w:r w:rsidR="00416B76">
        <w:fldChar w:fldCharType="end"/>
      </w:r>
      <w:r w:rsidR="007544A8">
        <w:t xml:space="preserve">,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416B76">
        <w:t xml:space="preserve"> </w:t>
      </w:r>
      <w:r w:rsidR="00416B76">
        <w:fldChar w:fldCharType="begin" w:fldLock="1"/>
      </w:r>
      <w:r w:rsidR="007E4F31">
        <w:instrText>ADDIN CSL_CITATION { "citationItems" : [ { "id" : "ITEM-1",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1", "issue" : "July 2004", "issued" : { "date-parts" : [ [ "2005" ] ] }, "page" : "3-35", "title" : "Effects of biodiversity on ecosystem functioning: a consensus of current knowledge", "type" : "article-journal", "volume" : "75" }, "uris" : [ "http://www.mendeley.com/documents/?uuid=234d4484-4649-4078-b09c-3b1a4ad6cc39" ] }, { "id" : "ITEM-2", "itemData" : { "author" : [ { "dropping-particle" : "", "family" : "D\u0131\u0301az", "given" : "S", "non-dropping-particle" : "", "parse-names" : false, "suffix" : "" }, { "dropping-particle" : "", "family" : "Cabido", "given" : "Marcelo", "non-dropping-particle" : "", "parse-names" : false, "suffix" : "" } ], "container-title" : "Trends in Ecology &amp; Evolution", "id" : "ITEM-2", "issue" : "11", "issued" : { "date-parts" : [ [ "2001" ] ] }, "page" : "646-655", "title" : "Vive la diff\u00e9rence : plant functional diversity matters to ecosystem processes", "type" : "article-journal", "volume" : "16" }, "uris" : [ "http://www.mendeley.com/documents/?uuid=19d70836-5213-47dc-a4a5-f09c0cdedbff" ] } ], "mendeley" : { "previouslyFormattedCitation" : "(D\u0131\u0301az &amp; Cabido 2001; Hooper, Iii &amp; Ewel 2005)" }, "properties" : { "noteIndex" : 0 }, "schema" : "https://github.com/citation-style-language/schema/raw/master/csl-citation.json" }</w:instrText>
      </w:r>
      <w:r w:rsidR="00416B76">
        <w:fldChar w:fldCharType="separate"/>
      </w:r>
      <w:r w:rsidR="00416B76" w:rsidRPr="00416B76">
        <w:rPr>
          <w:noProof/>
        </w:rPr>
        <w:t>(Dı́az &amp; Cabido 2001; Hooper, Iii &amp; Ewel 2005)</w:t>
      </w:r>
      <w:r w:rsidR="00416B76">
        <w:fldChar w:fldCharType="end"/>
      </w:r>
      <w:r w:rsidR="002158CB">
        <w:t xml:space="preserve"> </w:t>
      </w:r>
      <w:r w:rsidR="009C1B22">
        <w:t>Loss of functionally unique species may gradually undermine ecosystems</w:t>
      </w:r>
      <w:r w:rsidR="00416B76">
        <w:t>,</w:t>
      </w:r>
      <w:r w:rsidR="009C1B22">
        <w:t xml:space="preserve"> </w:t>
      </w:r>
      <w:r w:rsidR="000923BE">
        <w:t xml:space="preserve">and may be useful in diagnosing </w:t>
      </w:r>
      <w:r w:rsidR="00267D29">
        <w:t>degradation before species loss occurs (Mouillot et al. 2013)</w:t>
      </w:r>
      <w:r w:rsidR="005B75F0">
        <w:t xml:space="preserve">. </w:t>
      </w:r>
      <w:r w:rsidR="0023792C">
        <w:t>Assessments of ecosystem service production have also begun to give functional diversity privilege over simple taxonomic metrics of diversity</w:t>
      </w:r>
      <w:r w:rsidR="00602F16">
        <w:t xml:space="preserve"> </w:t>
      </w:r>
      <w:r w:rsidR="00602F16">
        <w:fldChar w:fldCharType="begin" w:fldLock="1"/>
      </w:r>
      <w:r w:rsidR="007E4F31">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D\u00edaz &amp; Lavorel 2007)" }, "properties" : { "noteIndex" : 0 }, "schema" : "https://github.com/citation-style-language/schema/raw/master/csl-citation.json" }</w:instrText>
      </w:r>
      <w:r w:rsidR="00602F16">
        <w:fldChar w:fldCharType="separate"/>
      </w:r>
      <w:r w:rsidR="00602F16" w:rsidRPr="00602F16">
        <w:rPr>
          <w:noProof/>
        </w:rPr>
        <w:t>(Díaz &amp; Lavorel 2007)</w:t>
      </w:r>
      <w:r w:rsidR="00602F16">
        <w:fldChar w:fldCharType="end"/>
      </w:r>
      <w:r w:rsidR="0023792C">
        <w:t xml:space="preserve">. </w:t>
      </w:r>
    </w:p>
    <w:p w14:paraId="7A4C3C99" w14:textId="147713EE" w:rsidR="00C86AF9" w:rsidRDefault="002200FA" w:rsidP="00CA6B8C">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xml:space="preserve">, with specific ecological relevance to the study system </w:t>
      </w:r>
      <w:r w:rsidR="00602F16">
        <w:fldChar w:fldCharType="begin" w:fldLock="1"/>
      </w:r>
      <w:r w:rsidR="007E4F31">
        <w:instrText>ADDIN CSL_CITATION { "citationItems" : [ { "id" : "ITEM-1",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page" : "741-58", "title" : "Functional diversity: back to basics and looking forward.", "type" : "article-journal", "volume" : "9" }, "uris" : [ "http://www.mendeley.com/documents/?uuid=4c3a05f7-97d5-41b2-b459-b68b31e0e2b6" ] }, { "id" : "ITEM-2", "itemData" : { "DOI" : "10.1111/j.1600-0587.2012.07514.x", "ISSN" : "09067590", "author" : [ { "dropping-particle" : "V.", "family" : "Gallagher", "given" : "Rachael", "non-dropping-particle" : "", "parse-names" : false, "suffix" : "" }, { "dropping-particle" : "", "family" : "Hughes", "given" : "Lesley", "non-dropping-particle" : "", "parse-names" : false, "suffix" : "" }, { "dropping-particle" : "", "family" : "Leishman", "given" : "Michelle R.", "non-dropping-particle" : "", "parse-names" : false, "suffix" : "" } ], "container-title" : "Ecography", "id" : "ITEM-2", "issue" : "5", "issued" : { "date-parts" : [ [ "2013", "5", "7" ] ] }, "page" : "531-540", "title" : "Species loss and gain in communities under future climate change: consequences for functional diversity", "type" : "article-journal", "volume" : "36" }, "uris" : [ "http://www.mendeley.com/documents/?uuid=5c365fc6-edd9-432a-964b-87d245fce94f" ] } ], "mendeley" : { "previouslyFormattedCitation" : "(Petchey &amp; Gaston 2006; Gallagher, Hughes &amp; Leishman 2013)" }, "properties" : { "noteIndex" : 0 }, "schema" : "https://github.com/citation-style-language/schema/raw/master/csl-citation.json" }</w:instrText>
      </w:r>
      <w:r w:rsidR="00602F16">
        <w:fldChar w:fldCharType="separate"/>
      </w:r>
      <w:r w:rsidR="00602F16" w:rsidRPr="00602F16">
        <w:rPr>
          <w:noProof/>
        </w:rPr>
        <w:t>(Petchey &amp; Gaston 2006; Gallagher, Hughes &amp; Leishman 2013)</w:t>
      </w:r>
      <w:r w:rsidR="00602F16">
        <w:fldChar w:fldCharType="end"/>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w:t>
      </w:r>
      <w:r w:rsidR="00602F16">
        <w:t xml:space="preserve">we direct the reader to </w:t>
      </w:r>
      <w:r w:rsidR="00602F16">
        <w:fldChar w:fldCharType="begin" w:fldLock="1"/>
      </w:r>
      <w:r w:rsidR="007E4F3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manualFormatting" : "Schleuter &amp; Daufresne (2010)", "previouslyFormattedCitation" : "(Schleuter &amp; Daufresne 2010)" }, "properties" : { "noteIndex" : 0 }, "schema" : "https://github.com/citation-style-language/schema/raw/master/csl-citation.json" }</w:instrText>
      </w:r>
      <w:r w:rsidR="00602F16">
        <w:fldChar w:fldCharType="separate"/>
      </w:r>
      <w:r w:rsidR="00602F16" w:rsidRPr="00602F16">
        <w:rPr>
          <w:noProof/>
        </w:rPr>
        <w:t xml:space="preserve">Schleuter &amp; Daufresne </w:t>
      </w:r>
      <w:r w:rsidR="00602F16">
        <w:rPr>
          <w:noProof/>
        </w:rPr>
        <w:t>(</w:t>
      </w:r>
      <w:r w:rsidR="00602F16" w:rsidRPr="00602F16">
        <w:rPr>
          <w:noProof/>
        </w:rPr>
        <w:t>2010)</w:t>
      </w:r>
      <w:r w:rsidR="00602F16">
        <w:fldChar w:fldCharType="end"/>
      </w:r>
      <w:r w:rsidR="00CA6B8C">
        <w:t xml:space="preserve">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w:t>
      </w:r>
      <w:r w:rsidR="00A33B60">
        <w:fldChar w:fldCharType="begin" w:fldLock="1"/>
      </w:r>
      <w:r w:rsidR="007E4F31">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manualFormatting" : "Vill\u00e9ger, Mason &amp; Mouillot (2008)", "previouslyFormattedCitation" : "(Vill\u00e9ger, Mason &amp; Mouillot 2008)" }, "properties" : { "noteIndex" : 0 }, "schema" : "https://github.com/citation-style-language/schema/raw/master/csl-citation.json" }</w:instrText>
      </w:r>
      <w:r w:rsidR="00A33B60">
        <w:fldChar w:fldCharType="separate"/>
      </w:r>
      <w:r w:rsidR="00A33B60" w:rsidRPr="00A33B60">
        <w:rPr>
          <w:noProof/>
        </w:rPr>
        <w:t xml:space="preserve">Villéger, Mason &amp; Mouillot </w:t>
      </w:r>
      <w:r w:rsidR="00A33B60">
        <w:rPr>
          <w:noProof/>
        </w:rPr>
        <w:t>(</w:t>
      </w:r>
      <w:r w:rsidR="00A33B60" w:rsidRPr="00A33B60">
        <w:rPr>
          <w:noProof/>
        </w:rPr>
        <w:t>2008)</w:t>
      </w:r>
      <w:r w:rsidR="00A33B60">
        <w:fldChar w:fldCharType="end"/>
      </w:r>
      <w:r w:rsidR="00A33B60">
        <w:t xml:space="preserve"> </w:t>
      </w:r>
      <w:r w:rsidR="00AA738F">
        <w:t xml:space="preserve">consisting </w:t>
      </w:r>
      <w:r w:rsidR="00EB3CAC">
        <w:t xml:space="preserve">of functional richness (the volume of the convex hull circumscribing range of trait values), functional divergence (divergence in the distribution of abundance within traitspace) and functional evenness (the evenness of this distribution in traitspace) has been commonly used to describe functional diversity (e.g. </w:t>
      </w:r>
      <w:r w:rsidR="00D51DBD">
        <w:fldChar w:fldCharType="begin" w:fldLock="1"/>
      </w:r>
      <w:r w:rsidR="007E4F31">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manualFormatting"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D51DBD">
        <w:fldChar w:fldCharType="separate"/>
      </w:r>
      <w:r w:rsidR="00D51DBD" w:rsidRPr="00D51DBD">
        <w:rPr>
          <w:noProof/>
        </w:rPr>
        <w:t xml:space="preserve">Biswas &amp; Mallik 2010; Pakeman 2011; Savage &amp; Cavender-Bares 2012; Clark </w:t>
      </w:r>
      <w:r w:rsidR="00D51DBD" w:rsidRPr="00D51DBD">
        <w:rPr>
          <w:i/>
          <w:noProof/>
        </w:rPr>
        <w:t>et al.</w:t>
      </w:r>
      <w:r w:rsidR="00D51DBD" w:rsidRPr="00D51DBD">
        <w:rPr>
          <w:noProof/>
        </w:rPr>
        <w:t xml:space="preserve"> 2012)</w:t>
      </w:r>
      <w:r w:rsidR="00D51DBD">
        <w:fldChar w:fldCharType="end"/>
      </w:r>
      <w:r w:rsidR="00EB3CAC">
        <w:t>.</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Lalibert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w:t>
      </w:r>
      <w:r w:rsidR="00EB3CAC">
        <w:lastRenderedPageBreak/>
        <w:t>functional richness and functional divergence, and is independent of species richness by construction</w:t>
      </w:r>
      <w:r w:rsidR="00234E52">
        <w:t>.</w:t>
      </w:r>
      <w:r w:rsidR="00FF22A4">
        <w:t xml:space="preserve"> </w:t>
      </w:r>
    </w:p>
    <w:p w14:paraId="3713602C" w14:textId="008B00A8" w:rsidR="007B75FA" w:rsidRDefault="00994AEB" w:rsidP="00994AEB">
      <w:pPr>
        <w:spacing w:line="360" w:lineRule="auto"/>
      </w:pPr>
      <w:r>
        <w:t xml:space="preserve">A common goal of community ecologists and conservationists has been to find general rules that explain patterns of ecological diversity. </w:t>
      </w:r>
      <w:r w:rsidR="0071274E">
        <w:t>H</w:t>
      </w:r>
      <w:r w:rsidRPr="008B60BD">
        <w:t>eterogeneity in the riparian patch mosaic results from</w:t>
      </w:r>
      <w:r w:rsidR="0071274E">
        <w:t xml:space="preserve"> the sculpting action of hydrological processes across the biogeomorphic template. </w:t>
      </w:r>
      <w:r>
        <w:t>In riparian environments, it is this intrinsic environmental heterogeneity which fosters structural, taxonomic and functional heterogeneity within vegetation communities</w:t>
      </w:r>
      <w:r w:rsidR="00B73AF2">
        <w:t xml:space="preserve"> </w:t>
      </w:r>
      <w:r w:rsidR="00B73AF2">
        <w:fldChar w:fldCharType="begin" w:fldLock="1"/>
      </w:r>
      <w:r w:rsidR="007E4F3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rsidR="00B73AF2">
        <w:fldChar w:fldCharType="separate"/>
      </w:r>
      <w:r w:rsidR="007E4F31" w:rsidRPr="007E4F31">
        <w:rPr>
          <w:noProof/>
        </w:rPr>
        <w:t xml:space="preserve">(Naiman </w:t>
      </w:r>
      <w:r w:rsidR="007E4F31" w:rsidRPr="007E4F31">
        <w:rPr>
          <w:i/>
          <w:noProof/>
        </w:rPr>
        <w:t>et al.</w:t>
      </w:r>
      <w:r w:rsidR="007E4F31" w:rsidRPr="007E4F31">
        <w:rPr>
          <w:noProof/>
        </w:rPr>
        <w:t xml:space="preserve"> 1993; Corenblit </w:t>
      </w:r>
      <w:r w:rsidR="007E4F31" w:rsidRPr="007E4F31">
        <w:rPr>
          <w:i/>
          <w:noProof/>
        </w:rPr>
        <w:t>et al.</w:t>
      </w:r>
      <w:r w:rsidR="007E4F31" w:rsidRPr="007E4F31">
        <w:rPr>
          <w:noProof/>
        </w:rPr>
        <w:t xml:space="preserve"> 2007; Bornette </w:t>
      </w:r>
      <w:r w:rsidR="007E4F31" w:rsidRPr="007E4F31">
        <w:rPr>
          <w:i/>
          <w:noProof/>
        </w:rPr>
        <w:t>et al.</w:t>
      </w:r>
      <w:r w:rsidR="007E4F31" w:rsidRPr="007E4F31">
        <w:rPr>
          <w:noProof/>
        </w:rPr>
        <w:t xml:space="preserve"> 2008)</w:t>
      </w:r>
      <w:r w:rsidR="00B73AF2">
        <w:fldChar w:fldCharType="end"/>
      </w:r>
      <w:r w:rsidR="00B73AF2">
        <w:t>.</w:t>
      </w:r>
      <w:r>
        <w:t xml:space="preserve"> </w:t>
      </w:r>
    </w:p>
    <w:p w14:paraId="59BDA900" w14:textId="1A09EFA2" w:rsidR="00C86AF9" w:rsidRDefault="007B75FA" w:rsidP="00994AEB">
      <w:pPr>
        <w:spacing w:line="360" w:lineRule="auto"/>
      </w:pPr>
      <w:r>
        <w:t>L</w:t>
      </w:r>
      <w:r w:rsidR="00994AEB">
        <w:t>ocal</w:t>
      </w:r>
      <w:r w:rsidR="009321A4">
        <w:t xml:space="preserve"> h</w:t>
      </w:r>
      <w:r w:rsidR="00C86AF9">
        <w:t xml:space="preserve">ydrology </w:t>
      </w:r>
      <w:r w:rsidR="00994AEB">
        <w:t>is</w:t>
      </w:r>
      <w:r w:rsidR="00C86AF9">
        <w:t xml:space="preserve"> widely considered to be the master determinant of community composition and functioning in riparian plant assemblages</w:t>
      </w:r>
      <w:r w:rsidR="00D62E78">
        <w:t>,</w:t>
      </w:r>
      <w:r>
        <w:t xml:space="preserve"> as it dictates patterns of disturbance</w:t>
      </w:r>
      <w:r w:rsidR="00C86AF9">
        <w:t xml:space="preserve"> </w:t>
      </w:r>
      <w:r>
        <w:t xml:space="preserve">by flooding as well </w:t>
      </w:r>
      <w:r w:rsidR="00D62E78">
        <w:t xml:space="preserve">as </w:t>
      </w:r>
      <w:r w:rsidR="00247A39">
        <w:t>soil moisture availability</w:t>
      </w:r>
      <w:r w:rsidR="00D62E78">
        <w:t xml:space="preserve"> </w:t>
      </w:r>
      <w:r w:rsidR="00B73AF2">
        <w:fldChar w:fldCharType="begin" w:fldLock="1"/>
      </w:r>
      <w:r w:rsidR="007E4F3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B73AF2">
        <w:fldChar w:fldCharType="separate"/>
      </w:r>
      <w:r w:rsidR="00B73AF2" w:rsidRPr="00B73AF2">
        <w:rPr>
          <w:noProof/>
        </w:rPr>
        <w:t>(Poff, Allan &amp; Bain 1997)</w:t>
      </w:r>
      <w:r w:rsidR="00B73AF2">
        <w:fldChar w:fldCharType="end"/>
      </w:r>
      <w:r>
        <w:t xml:space="preserve"> </w:t>
      </w:r>
      <w:r w:rsidRPr="007B75FA">
        <w:rPr>
          <w:highlight w:val="yellow"/>
        </w:rPr>
        <w:t>(more REFs)</w:t>
      </w:r>
      <w:r w:rsidR="009321A4" w:rsidRPr="007B75FA">
        <w:rPr>
          <w:highlight w:val="yellow"/>
        </w:rPr>
        <w:t>.</w:t>
      </w:r>
      <w:r w:rsidR="00C86AF9">
        <w:t xml:space="preserve"> Flooding may retard competitive exclusion by resetting the patch structure of parts of the landscape, and thereby enhance diversity </w:t>
      </w:r>
      <w:r w:rsidR="00B73AF2">
        <w:fldChar w:fldCharType="begin" w:fldLock="1"/>
      </w:r>
      <w:r w:rsidR="007E4F3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previouslyFormattedCitation" : "(Huston 1979; Naiman &lt;i&gt;et al.&lt;/i&gt; 1993)" }, "properties" : { "noteIndex" : 0 }, "schema" : "https://github.com/citation-style-language/schema/raw/master/csl-citation.json" }</w:instrText>
      </w:r>
      <w:r w:rsidR="00B73AF2">
        <w:fldChar w:fldCharType="separate"/>
      </w:r>
      <w:r w:rsidR="007E4F31" w:rsidRPr="007E4F31">
        <w:rPr>
          <w:noProof/>
        </w:rPr>
        <w:t xml:space="preserve">(Huston 1979; Naiman </w:t>
      </w:r>
      <w:r w:rsidR="007E4F31" w:rsidRPr="007E4F31">
        <w:rPr>
          <w:i/>
          <w:noProof/>
        </w:rPr>
        <w:t>et al.</w:t>
      </w:r>
      <w:r w:rsidR="007E4F31" w:rsidRPr="007E4F31">
        <w:rPr>
          <w:noProof/>
        </w:rPr>
        <w:t xml:space="preserve"> 1993)</w:t>
      </w:r>
      <w:r w:rsidR="00B73AF2">
        <w:fldChar w:fldCharType="end"/>
      </w:r>
      <w:r w:rsidR="00B73AF2">
        <w:t>,</w:t>
      </w:r>
      <w:r w:rsidR="00C86AF9">
        <w:t xml:space="preserve"> or constrain assemblages to species which have ecological strategies adapted to flooding, thereby decreasing diversity</w:t>
      </w:r>
      <w:r w:rsidR="00743791">
        <w:t xml:space="preserve"> </w:t>
      </w:r>
      <w:r w:rsidR="00B23BE6" w:rsidRPr="00B23BE6">
        <w:fldChar w:fldCharType="begin" w:fldLock="1"/>
      </w:r>
      <w:r w:rsidR="007E4F31">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B23BE6" w:rsidRPr="00B23BE6">
        <w:fldChar w:fldCharType="separate"/>
      </w:r>
      <w:r w:rsidR="00214E4B" w:rsidRPr="00214E4B">
        <w:rPr>
          <w:noProof/>
        </w:rPr>
        <w:t>(Díaz, Cabido &amp; Casanoves 1998)</w:t>
      </w:r>
      <w:r w:rsidR="00B23BE6" w:rsidRPr="00B23BE6">
        <w:fldChar w:fldCharType="end"/>
      </w:r>
      <w:r w:rsidR="00C86AF9" w:rsidRPr="00B23BE6">
        <w:t>.</w:t>
      </w:r>
      <w:r w:rsidR="00C86AF9">
        <w:t xml:space="preserve"> General support has been found for the intermediate disturbance hypothesis </w:t>
      </w:r>
      <w:r w:rsidR="00B73AF2">
        <w:fldChar w:fldCharType="begin" w:fldLock="1"/>
      </w:r>
      <w:r w:rsidR="007E4F31">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previouslyFormattedCitation" : "(Connell 1978)" }, "properties" : { "noteIndex" : 0 }, "schema" : "https://github.com/citation-style-language/schema/raw/master/csl-citation.json" }</w:instrText>
      </w:r>
      <w:r w:rsidR="00B73AF2">
        <w:fldChar w:fldCharType="separate"/>
      </w:r>
      <w:r w:rsidR="00B73AF2" w:rsidRPr="00B73AF2">
        <w:rPr>
          <w:noProof/>
        </w:rPr>
        <w:t>(Connell 1978)</w:t>
      </w:r>
      <w:r w:rsidR="00B73AF2">
        <w:fldChar w:fldCharType="end"/>
      </w:r>
      <w:r w:rsidR="00C86AF9">
        <w:t xml:space="preserve">, with respect to the relationship between flooding intensity and </w:t>
      </w:r>
      <w:r w:rsidR="00741E5F">
        <w:t>taxonomic</w:t>
      </w:r>
      <w:r w:rsidR="00C86AF9">
        <w:t xml:space="preserve"> richness in riparian plant communities </w:t>
      </w:r>
      <w:r w:rsidR="00B73AF2">
        <w:fldChar w:fldCharType="begin" w:fldLock="1"/>
      </w:r>
      <w:r w:rsidR="007E4F31">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manualFormatting" : "(e.g.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B73AF2">
        <w:fldChar w:fldCharType="separate"/>
      </w:r>
      <w:r w:rsidR="00B73AF2" w:rsidRPr="00B73AF2">
        <w:rPr>
          <w:noProof/>
        </w:rPr>
        <w:t>(</w:t>
      </w:r>
      <w:r w:rsidR="00885A16">
        <w:rPr>
          <w:noProof/>
        </w:rPr>
        <w:t xml:space="preserve">e.g. </w:t>
      </w:r>
      <w:r w:rsidR="00B73AF2" w:rsidRPr="00B73AF2">
        <w:rPr>
          <w:noProof/>
        </w:rPr>
        <w:t xml:space="preserve">Bendix 1997; Bendix &amp; Hupp 2000; Lite, Bagstad &amp; Stromberg 2005; Corenblit </w:t>
      </w:r>
      <w:r w:rsidR="00B73AF2" w:rsidRPr="00B73AF2">
        <w:rPr>
          <w:i/>
          <w:noProof/>
        </w:rPr>
        <w:t>et al.</w:t>
      </w:r>
      <w:r w:rsidR="00B73AF2" w:rsidRPr="00B73AF2">
        <w:rPr>
          <w:noProof/>
        </w:rPr>
        <w:t xml:space="preserve"> 2007)</w:t>
      </w:r>
      <w:r w:rsidR="00B73AF2">
        <w:fldChar w:fldCharType="end"/>
      </w:r>
      <w:r w:rsidR="00885A16">
        <w:t>.</w:t>
      </w:r>
      <w:r w:rsidR="00C86AF9">
        <w:t xml:space="preserve"> This support is not equivocal, however</w:t>
      </w:r>
      <w:r w:rsidR="00885A16">
        <w:t xml:space="preserve"> </w:t>
      </w:r>
      <w:r w:rsidR="00885A16">
        <w:fldChar w:fldCharType="begin" w:fldLock="1"/>
      </w:r>
      <w:r w:rsidR="007E4F31">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previouslyFormattedCitation" : "(Nilsson &lt;i&gt;et al.&lt;/i&gt; 1989; Baker 1990)" }, "properties" : { "noteIndex" : 0 }, "schema" : "https://github.com/citation-style-language/schema/raw/master/csl-citation.json" }</w:instrText>
      </w:r>
      <w:r w:rsidR="00885A16">
        <w:fldChar w:fldCharType="separate"/>
      </w:r>
      <w:r w:rsidR="007E4F31" w:rsidRPr="007E4F31">
        <w:rPr>
          <w:noProof/>
        </w:rPr>
        <w:t xml:space="preserve">(Nilsson </w:t>
      </w:r>
      <w:r w:rsidR="007E4F31" w:rsidRPr="007E4F31">
        <w:rPr>
          <w:i/>
          <w:noProof/>
        </w:rPr>
        <w:t>et al.</w:t>
      </w:r>
      <w:r w:rsidR="007E4F31" w:rsidRPr="007E4F31">
        <w:rPr>
          <w:noProof/>
        </w:rPr>
        <w:t xml:space="preserve"> 1989; Baker 1990)</w:t>
      </w:r>
      <w:r w:rsidR="00885A16">
        <w:fldChar w:fldCharType="end"/>
      </w:r>
      <w:r w:rsidR="00885A16">
        <w:t>;</w:t>
      </w:r>
      <w:r w:rsidR="00C86AF9">
        <w:t xml:space="preserve"> </w:t>
      </w:r>
      <w:r w:rsidR="00885A16">
        <w:t>a</w:t>
      </w:r>
      <w:r w:rsidR="00C86AF9">
        <w:t>t within-reach scales, the geomorphic template is also a strong control on diversity (Bendix 1997, O’Donnell et al. 2013). In regions where riparian plants experience periodic water stress, soil moisture availability may be driven largely by hydrology</w:t>
      </w:r>
      <w:r w:rsidR="00743791">
        <w:t xml:space="preserve"> </w:t>
      </w:r>
      <w:r w:rsidR="00F04B79" w:rsidRPr="00F04B79">
        <w:fldChar w:fldCharType="begin" w:fldLock="1"/>
      </w:r>
      <w:r w:rsidR="007E4F3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F04B79" w:rsidRPr="00F04B79">
        <w:fldChar w:fldCharType="separate"/>
      </w:r>
      <w:r w:rsidR="00214E4B" w:rsidRPr="00214E4B">
        <w:rPr>
          <w:noProof/>
        </w:rPr>
        <w:t>(Castelli, Chambers &amp; Tausch 2000; Nilsson &amp; Svedmark 2002)</w:t>
      </w:r>
      <w:r w:rsidR="00F04B79" w:rsidRPr="00F04B79">
        <w:fldChar w:fldCharType="end"/>
      </w:r>
      <w:r w:rsidR="00C86AF9" w:rsidRPr="00F04B79">
        <w:t>.</w:t>
      </w:r>
      <w:r w:rsidR="00C86AF9">
        <w:t xml:space="preserve"> Resource availability hypotheses predict that diversity should be lowest at either very low or very high levels of water availability</w:t>
      </w:r>
      <w:r w:rsidR="00D166AB">
        <w:t xml:space="preserve"> </w:t>
      </w:r>
      <w:r w:rsidR="00D166AB">
        <w:fldChar w:fldCharType="begin" w:fldLock="1"/>
      </w:r>
      <w:r w:rsidR="007E4F31">
        <w:instrText>ADDIN CSL_CITATION { "citationItems" : [ { "id" : "ITEM-1", "itemData" : { "author" : [ { "dropping-particle" : "", "family" : "Grime", "given" : "John Philip", "non-dropping-particle" : "", "parse-names" : false, "suffix" : "" } ], "container-title" : "Nature", "id" : "ITEM-1", "issue" : "5396", "issued" : { "date-parts" : [ [ "1973" ] ] }, "page" : "344-347", "title" : "Competitive exclusion in herbaceous vegetation.", "type" : "article-journal", "volume" : "242" }, "uris" : [ "http://www.mendeley.com/documents/?uuid=7162e85f-14c7-45c3-b386-bde1aaecafd2" ] } ], "mendeley" : { "previouslyFormattedCitation" : "(Grime 1973)" }, "properties" : { "noteIndex" : 0 }, "schema" : "https://github.com/citation-style-language/schema/raw/master/csl-citation.json" }</w:instrText>
      </w:r>
      <w:r w:rsidR="00D166AB">
        <w:fldChar w:fldCharType="separate"/>
      </w:r>
      <w:r w:rsidR="00D166AB" w:rsidRPr="00D166AB">
        <w:rPr>
          <w:noProof/>
        </w:rPr>
        <w:t>(Grime 1973)</w:t>
      </w:r>
      <w:r w:rsidR="00D166AB">
        <w:fldChar w:fldCharType="end"/>
      </w:r>
      <w:r w:rsidR="00C86AF9">
        <w:t xml:space="preserve">. This pattern has been demonstrated </w:t>
      </w:r>
      <w:r w:rsidR="00741E5F">
        <w:t xml:space="preserve">in taxonomic diversity </w:t>
      </w:r>
      <w:r w:rsidR="00C86AF9">
        <w:t xml:space="preserve">across spatial gradients of water availability in dryland river systems of South Western North America </w:t>
      </w:r>
      <w:r w:rsidR="00D166AB">
        <w:fldChar w:fldCharType="begin" w:fldLock="1"/>
      </w:r>
      <w:r w:rsidR="007E4F31">
        <w:instrText>ADDIN CSL_CITATION { "citationItems" : [ { "id" : "ITEM-1",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1",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mendeley" : { "previouslyFormattedCitation" : "(Lite &lt;i&gt;et al.&lt;/i&gt; 2005)" }, "properties" : { "noteIndex" : 0 }, "schema" : "https://github.com/citation-style-language/schema/raw/master/csl-citation.json" }</w:instrText>
      </w:r>
      <w:r w:rsidR="00D166AB">
        <w:fldChar w:fldCharType="separate"/>
      </w:r>
      <w:r w:rsidR="007E4F31" w:rsidRPr="007E4F31">
        <w:rPr>
          <w:noProof/>
        </w:rPr>
        <w:t xml:space="preserve">(Lite </w:t>
      </w:r>
      <w:r w:rsidR="007E4F31" w:rsidRPr="007E4F31">
        <w:rPr>
          <w:i/>
          <w:noProof/>
        </w:rPr>
        <w:t>et al.</w:t>
      </w:r>
      <w:r w:rsidR="007E4F31" w:rsidRPr="007E4F31">
        <w:rPr>
          <w:noProof/>
        </w:rPr>
        <w:t xml:space="preserve"> 2005)</w:t>
      </w:r>
      <w:r w:rsidR="00D166AB">
        <w:fldChar w:fldCharType="end"/>
      </w:r>
      <w:r w:rsidR="00D166AB">
        <w:t xml:space="preserve"> </w:t>
      </w:r>
      <w:r w:rsidR="00C86AF9">
        <w:t xml:space="preserve">and Egypt </w:t>
      </w:r>
      <w:r w:rsidR="00D166AB">
        <w:fldChar w:fldCharType="begin" w:fldLock="1"/>
      </w:r>
      <w:r w:rsidR="007E4F31">
        <w:instrText>ADDIN CSL_CITATION { "citationItems" : [ { "id" : "ITEM-1", "itemData" : { "DOI" : "10.1006/jare.2000.0631", "ISSN" : "01401963", "author" : [ { "dropping-particle" : "", "family" : "Ali", "given" : "M.M.", "non-dropping-particle" : "", "parse-names" : false, "suffix" : "" }, { "dropping-particle" : "", "family" : "Dickinson", "given" : "G.", "non-dropping-particle" : "", "parse-names" : false, "suffix" : "" }, { "dropping-particle" : "", "family" : "Murphy", "given" : "K.J.", "non-dropping-particle" : "", "parse-names" : false, "suffix" : "" } ], "container-title" : "Journal of Arid Environments", "id" : "ITEM-1", "issue" : "3", "issued" : { "date-parts" : [ [ "2000", "7" ] ] }, "page" : "215-230", "title" : "Predictors of plant diversity in a hyperarid desert wadi ecosystem", "type" : "article-journal", "volume" : "45" }, "uris" : [ "http://www.mendeley.com/documents/?uuid=70d44123-a16f-46ef-82f0-2e6b9181d106" ] } ], "mendeley" : { "previouslyFormattedCitation" : "(Ali, Dickinson &amp; Murphy 2000)" }, "properties" : { "noteIndex" : 0 }, "schema" : "https://github.com/citation-style-language/schema/raw/master/csl-citation.json" }</w:instrText>
      </w:r>
      <w:r w:rsidR="00D166AB">
        <w:fldChar w:fldCharType="separate"/>
      </w:r>
      <w:r w:rsidR="00D166AB" w:rsidRPr="00D166AB">
        <w:rPr>
          <w:noProof/>
        </w:rPr>
        <w:t>(Ali, Dickinson &amp; Murphy 2000)</w:t>
      </w:r>
      <w:r w:rsidR="00D166AB">
        <w:fldChar w:fldCharType="end"/>
      </w:r>
      <w:r w:rsidR="00C86AF9">
        <w:t xml:space="preserve">, where water availability is especially limiting. </w:t>
      </w:r>
      <w:r w:rsidR="007E7D5A">
        <w:t>Seasonal and interannual variability in</w:t>
      </w:r>
      <w:r w:rsidR="00C86AF9">
        <w:t xml:space="preserve"> patterns </w:t>
      </w:r>
      <w:r w:rsidR="007E7D5A">
        <w:t>of</w:t>
      </w:r>
      <w:r w:rsidR="00C86AF9">
        <w:t xml:space="preserve"> disturbance and water availability are known </w:t>
      </w:r>
      <w:r w:rsidR="007E7D5A">
        <w:t>influence</w:t>
      </w:r>
      <w:r w:rsidR="00741E5F">
        <w:t xml:space="preserve"> </w:t>
      </w:r>
      <w:r w:rsidR="003D0D7A">
        <w:t xml:space="preserve">species </w:t>
      </w:r>
      <w:r w:rsidR="00741E5F">
        <w:t>richness</w:t>
      </w:r>
      <w:r w:rsidR="00D166AB">
        <w:t xml:space="preserve"> </w:t>
      </w:r>
      <w:r w:rsidR="00D166AB">
        <w:fldChar w:fldCharType="begin" w:fldLock="1"/>
      </w:r>
      <w:r w:rsidR="007E4F31">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previouslyFormattedCitation" : "(Greet, Angus Webb &amp; Cousens 2011; Catford &lt;i&gt;et al.&lt;/i&gt; 2012, 2014)" }, "properties" : { "noteIndex" : 0 }, "schema" : "https://github.com/citation-style-language/schema/raw/master/csl-citation.json" }</w:instrText>
      </w:r>
      <w:r w:rsidR="00D166AB">
        <w:fldChar w:fldCharType="separate"/>
      </w:r>
      <w:r w:rsidR="007E4F31" w:rsidRPr="007E4F31">
        <w:rPr>
          <w:noProof/>
        </w:rPr>
        <w:t xml:space="preserve">(Greet, Angus Webb &amp; Cousens 2011; Catford </w:t>
      </w:r>
      <w:r w:rsidR="007E4F31" w:rsidRPr="007E4F31">
        <w:rPr>
          <w:i/>
          <w:noProof/>
        </w:rPr>
        <w:t>et al.</w:t>
      </w:r>
      <w:r w:rsidR="007E4F31" w:rsidRPr="007E4F31">
        <w:rPr>
          <w:noProof/>
        </w:rPr>
        <w:t xml:space="preserve"> 2012, 2014)</w:t>
      </w:r>
      <w:r w:rsidR="00D166AB">
        <w:fldChar w:fldCharType="end"/>
      </w:r>
      <w:r w:rsidR="005D02FB">
        <w:t xml:space="preserve">, </w:t>
      </w:r>
      <w:r w:rsidR="00743791">
        <w:t>and</w:t>
      </w:r>
      <w:r w:rsidR="00C86AF9">
        <w:t xml:space="preserve"> </w:t>
      </w:r>
      <w:r w:rsidR="00741E5F">
        <w:t xml:space="preserve">this </w:t>
      </w:r>
      <w:r w:rsidR="00743791">
        <w:t>effect may be exacerbated</w:t>
      </w:r>
      <w:r w:rsidR="00741E5F">
        <w:t xml:space="preserve"> for</w:t>
      </w:r>
      <w:r w:rsidR="00421F67">
        <w:t xml:space="preserve"> summer flows</w:t>
      </w:r>
      <w:r w:rsidR="001218A0">
        <w:t xml:space="preserve"> in hot or dry regions</w:t>
      </w:r>
      <w:r w:rsidR="00421F67">
        <w:t xml:space="preserve"> </w:t>
      </w:r>
      <w:r w:rsidR="005D02FB">
        <w:fldChar w:fldCharType="begin" w:fldLock="1"/>
      </w:r>
      <w:r w:rsidR="007E4F31">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5D02FB">
        <w:fldChar w:fldCharType="separate"/>
      </w:r>
      <w:r w:rsidR="005D02FB" w:rsidRPr="005D02FB">
        <w:rPr>
          <w:noProof/>
        </w:rPr>
        <w:t>(Garssen, Verhoeven &amp; Soons 2014)</w:t>
      </w:r>
      <w:r w:rsidR="005D02FB">
        <w:fldChar w:fldCharType="end"/>
      </w:r>
      <w:r w:rsidR="00421F67">
        <w:t xml:space="preserve">. </w:t>
      </w:r>
      <w:r w:rsidR="00247A39">
        <w:t>A study investigating drivers of riparian vegetation community structure and composition in subtropical eastern Australia identified variability in dry season</w:t>
      </w:r>
      <w:r w:rsidR="003D0D7A">
        <w:t xml:space="preserve"> (summer)</w:t>
      </w:r>
      <w:r w:rsidR="00247A39">
        <w:t xml:space="preserve"> flows as the hydrological variable which was most strongly associated with variation in species richness </w:t>
      </w:r>
      <w:r w:rsidR="00247A39">
        <w:fldChar w:fldCharType="begin" w:fldLock="1"/>
      </w:r>
      <w:r w:rsidR="007E4F3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rsidR="00247A39">
        <w:fldChar w:fldCharType="separate"/>
      </w:r>
      <w:r w:rsidR="007E4F31" w:rsidRPr="007E4F31">
        <w:rPr>
          <w:noProof/>
        </w:rPr>
        <w:t xml:space="preserve">(Arthington </w:t>
      </w:r>
      <w:r w:rsidR="007E4F31" w:rsidRPr="007E4F31">
        <w:rPr>
          <w:i/>
          <w:noProof/>
        </w:rPr>
        <w:t>et al.</w:t>
      </w:r>
      <w:r w:rsidR="007E4F31" w:rsidRPr="007E4F31">
        <w:rPr>
          <w:noProof/>
        </w:rPr>
        <w:t xml:space="preserve"> 2012)</w:t>
      </w:r>
      <w:r w:rsidR="00247A39">
        <w:fldChar w:fldCharType="end"/>
      </w:r>
      <w:r w:rsidR="00247A39">
        <w:t xml:space="preserve">. </w:t>
      </w:r>
    </w:p>
    <w:p w14:paraId="6628B857" w14:textId="00E82D7A" w:rsidR="00C86AF9" w:rsidRDefault="00C86AF9" w:rsidP="00CA6B8C">
      <w:pPr>
        <w:spacing w:line="360" w:lineRule="auto"/>
      </w:pPr>
      <w:r>
        <w:lastRenderedPageBreak/>
        <w:t>Understanding of</w:t>
      </w:r>
      <w:r w:rsidR="00CA6B8C">
        <w:t xml:space="preserve"> drivers of plant functional diversity in riparian communities is</w:t>
      </w:r>
      <w:r>
        <w:t xml:space="preserve"> nascent</w:t>
      </w:r>
      <w:r w:rsidR="00CA6B8C">
        <w:t xml:space="preserve">. </w:t>
      </w:r>
      <w:r w:rsidR="00E80D67">
        <w:fldChar w:fldCharType="begin" w:fldLock="1"/>
      </w:r>
      <w:r w:rsidR="007E4F3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manualFormatting" : "Catford et al. (2011)", "previouslyFormattedCitation" : "(Catford &lt;i&gt;et al.&lt;/i&gt; 2011)" }, "properties" : { "noteIndex" : 0 }, "schema" : "https://github.com/citation-style-language/schema/raw/master/csl-citation.json" }</w:instrText>
      </w:r>
      <w:r w:rsidR="00E80D67">
        <w:fldChar w:fldCharType="separate"/>
      </w:r>
      <w:r w:rsidR="00E80D67" w:rsidRPr="00E80D67">
        <w:rPr>
          <w:noProof/>
        </w:rPr>
        <w:t xml:space="preserve">Catford </w:t>
      </w:r>
      <w:r w:rsidR="00E80D67" w:rsidRPr="00E80D67">
        <w:rPr>
          <w:i/>
          <w:noProof/>
        </w:rPr>
        <w:t>et al.</w:t>
      </w:r>
      <w:r w:rsidR="00E80D67" w:rsidRPr="00E80D67">
        <w:rPr>
          <w:noProof/>
        </w:rPr>
        <w:t xml:space="preserve"> </w:t>
      </w:r>
      <w:r w:rsidR="00E80D67">
        <w:rPr>
          <w:noProof/>
        </w:rPr>
        <w:t>(</w:t>
      </w:r>
      <w:r w:rsidR="00E80D67" w:rsidRPr="00E80D67">
        <w:rPr>
          <w:noProof/>
        </w:rPr>
        <w:t>2011)</w:t>
      </w:r>
      <w:r w:rsidR="00E80D67">
        <w:fldChar w:fldCharType="end"/>
      </w:r>
      <w:r w:rsidR="00E80D67">
        <w:t xml:space="preserve"> </w:t>
      </w:r>
      <w:r w:rsidR="00CA6B8C">
        <w:t>showed how flow impoundment along a large river system in south eastern Australia was associated with greater cover of exotic species and reduced functional diversity in riparian wetlands. Their study used multiple unidimensional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w:t>
      </w:r>
      <w:r w:rsidR="007E4F31">
        <w:t xml:space="preserve"> </w:t>
      </w:r>
      <w:r w:rsidR="007E4F31">
        <w:fldChar w:fldCharType="begin" w:fldLock="1"/>
      </w:r>
      <w:r w:rsidR="007E4F31">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previouslyFormattedCitation" : "(Biswas &amp; Mallik 2010)" }, "properties" : { "noteIndex" : 0 }, "schema" : "https://github.com/citation-style-language/schema/raw/master/csl-citation.json" }</w:instrText>
      </w:r>
      <w:r w:rsidR="007E4F31">
        <w:fldChar w:fldCharType="separate"/>
      </w:r>
      <w:r w:rsidR="007E4F31" w:rsidRPr="007E4F31">
        <w:rPr>
          <w:noProof/>
        </w:rPr>
        <w:t>(Biswas &amp; Mallik 2010)</w:t>
      </w:r>
      <w:r w:rsidR="007E4F31">
        <w:fldChar w:fldCharType="end"/>
      </w:r>
      <w:r w:rsidR="00CA6B8C">
        <w:t xml:space="preserve">. Some further insights into the impact of disturbance on functional diversity in general come from work on gradients of land use intensity. Land use intensification has been linked with lower functional </w:t>
      </w:r>
      <w:r w:rsidR="00741E5F">
        <w:t>diversity</w:t>
      </w:r>
      <w:r w:rsidR="00CA6B8C">
        <w:t xml:space="preserve"> across an international dataset</w:t>
      </w:r>
      <w:r w:rsidR="007E4F31">
        <w:t xml:space="preserve"> </w:t>
      </w:r>
      <w:r w:rsidR="007E4F31">
        <w:fldChar w:fldCharType="begin" w:fldLock="1"/>
      </w:r>
      <w:r w:rsidR="007E4F31">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previouslyFormattedCitation" : "(Lalibert\u00e9 &lt;i&gt;et al.&lt;/i&gt; 2010)" }, "properties" : { "noteIndex" : 0 }, "schema" : "https://github.com/citation-style-language/schema/raw/master/csl-citation.json" }</w:instrText>
      </w:r>
      <w:r w:rsidR="007E4F31">
        <w:fldChar w:fldCharType="separate"/>
      </w:r>
      <w:r w:rsidR="007E4F31" w:rsidRPr="007E4F31">
        <w:rPr>
          <w:noProof/>
        </w:rPr>
        <w:t xml:space="preserve">(Laliberté </w:t>
      </w:r>
      <w:r w:rsidR="007E4F31" w:rsidRPr="007E4F31">
        <w:rPr>
          <w:i/>
          <w:noProof/>
        </w:rPr>
        <w:t>et al.</w:t>
      </w:r>
      <w:r w:rsidR="007E4F31" w:rsidRPr="007E4F31">
        <w:rPr>
          <w:noProof/>
        </w:rPr>
        <w:t xml:space="preserve"> 2010)</w:t>
      </w:r>
      <w:r w:rsidR="007E4F31">
        <w:fldChar w:fldCharType="end"/>
      </w:r>
      <w:r w:rsidR="007E4F31">
        <w:t>,</w:t>
      </w:r>
      <w:r w:rsidR="00CA6B8C">
        <w:t xml:space="preserve"> </w:t>
      </w:r>
      <w:r w:rsidR="00741E5F">
        <w:t>and</w:t>
      </w:r>
      <w:r w:rsidR="00CA6B8C">
        <w:t xml:space="preserve"> the authors associated this effect with a reduced ability to of communities to respond to disturbance. On the west coast of Scotland, </w:t>
      </w:r>
      <w:r w:rsidR="00306E69">
        <w:t>increasing</w:t>
      </w:r>
      <w:r w:rsidR="00C4457F">
        <w:t xml:space="preserve"> anthropogenic</w:t>
      </w:r>
      <w:r w:rsidR="00CA6B8C">
        <w:t xml:space="preserve"> disturbance in arable fields, grazed grasslands, moorlands and woodlands </w:t>
      </w:r>
      <w:r w:rsidR="00306E69">
        <w:t>was</w:t>
      </w:r>
      <w:r w:rsidR="00CA6B8C">
        <w:t xml:space="preserve"> associated with reduced functional richness and increased functional evenness </w:t>
      </w:r>
      <w:r w:rsidR="007E4F31">
        <w:fldChar w:fldCharType="begin" w:fldLock="1"/>
      </w:r>
      <w:r w:rsidR="007E4F3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previouslyFormattedCitation" : "(Pakeman 2011)" }, "properties" : { "noteIndex" : 0 }, "schema" : "https://github.com/citation-style-language/schema/raw/master/csl-citation.json" }</w:instrText>
      </w:r>
      <w:r w:rsidR="007E4F31">
        <w:fldChar w:fldCharType="separate"/>
      </w:r>
      <w:r w:rsidR="007E4F31" w:rsidRPr="007E4F31">
        <w:rPr>
          <w:noProof/>
        </w:rPr>
        <w:t>(Pakeman 2011)</w:t>
      </w:r>
      <w:r w:rsidR="007E4F31">
        <w:fldChar w:fldCharType="end"/>
      </w:r>
      <w:r w:rsidR="007E4F31">
        <w:t>.</w:t>
      </w:r>
      <w:r w:rsidR="00C4457F">
        <w:t xml:space="preserve"> A </w:t>
      </w:r>
      <w:r w:rsidR="00306E69">
        <w:t>trend is apparent</w:t>
      </w:r>
      <w:r w:rsidR="00C4457F">
        <w:t xml:space="preserve"> from these studies</w:t>
      </w:r>
      <w:r w:rsidR="00306E69">
        <w:t xml:space="preserve"> where </w:t>
      </w:r>
      <w:r w:rsidR="00743791">
        <w:t xml:space="preserve">functional diversity is inversely associated with </w:t>
      </w:r>
      <w:r w:rsidR="00C4457F">
        <w:t xml:space="preserve">environmental homogeneity. </w:t>
      </w:r>
      <w:r w:rsidR="00904EB7">
        <w:t>At a meeting of the North American Benthological Society</w:t>
      </w:r>
      <w:r w:rsidR="00B25282">
        <w:t xml:space="preserve"> </w:t>
      </w:r>
      <w:r w:rsidR="00904EB7">
        <w:t xml:space="preserve">in 1995, the attendees of a symposium on ecological heterogeneity urged stream researchers to “examine hetereogeneity from a functional perspective” </w:t>
      </w:r>
      <w:r w:rsidR="00904EB7">
        <w:fldChar w:fldCharType="begin" w:fldLock="1"/>
      </w:r>
      <w:r w:rsidR="007E4F31">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904EB7">
        <w:fldChar w:fldCharType="separate"/>
      </w:r>
      <w:r w:rsidR="00904EB7" w:rsidRPr="00904EB7">
        <w:rPr>
          <w:noProof/>
        </w:rPr>
        <w:t>(Palmer &amp; Poff 1997)</w:t>
      </w:r>
      <w:r w:rsidR="00904EB7">
        <w:fldChar w:fldCharType="end"/>
      </w:r>
      <w:r w:rsidR="00904EB7">
        <w:t xml:space="preserve">. Progress on this front has been sparse, and </w:t>
      </w:r>
      <w:r w:rsidR="003E5D61">
        <w:t>confirmation</w:t>
      </w:r>
      <w:r w:rsidR="00D74344">
        <w:t xml:space="preserve"> of </w:t>
      </w:r>
      <w:r w:rsidR="00C4457F">
        <w:t>an opposi</w:t>
      </w:r>
      <w:r w:rsidR="003E5D61">
        <w:t xml:space="preserve">te </w:t>
      </w:r>
      <w:r w:rsidR="00C4457F">
        <w:t xml:space="preserve">trend – i.e. where functional diversity increases with environmental heterogeneity – would </w:t>
      </w:r>
      <w:r w:rsidR="00D74344">
        <w:t>be a significant development for riparian ecology and conservation.</w:t>
      </w:r>
    </w:p>
    <w:p w14:paraId="6BF9368B" w14:textId="6A4740A3" w:rsidR="009A00FF" w:rsidRDefault="005C58C1" w:rsidP="00CA6B8C">
      <w:pPr>
        <w:spacing w:line="360" w:lineRule="auto"/>
      </w:pPr>
      <w:r>
        <w:t>We hypothesised that t</w:t>
      </w:r>
      <w:r w:rsidR="00FF213D">
        <w:t xml:space="preserve">he environmental heterogeneity induced by </w:t>
      </w:r>
      <w:r w:rsidR="00743791">
        <w:t xml:space="preserve">repeated floods and fluctuating soil moisture levels </w:t>
      </w:r>
      <w:r w:rsidR="00FF213D">
        <w:t xml:space="preserve">should be reflected in the functional composition of plant communities adapted to </w:t>
      </w:r>
      <w:r w:rsidR="00D547C0">
        <w:t>the riparian environment</w:t>
      </w:r>
      <w:r w:rsidR="00FF213D">
        <w:t xml:space="preserve">. </w:t>
      </w:r>
      <w:r>
        <w:t>To this end</w:t>
      </w:r>
      <w:r w:rsidR="00C04EFB">
        <w:t xml:space="preserve">, we </w:t>
      </w:r>
      <w:r w:rsidR="006733D1">
        <w:t>investigate</w:t>
      </w:r>
      <w:r>
        <w:t>d</w:t>
      </w:r>
      <w:r w:rsidR="006733D1">
        <w:t xml:space="preserve"> the relationship</w:t>
      </w:r>
      <w:r w:rsidR="00C04EFB">
        <w:t xml:space="preserve"> between </w:t>
      </w:r>
      <w:r w:rsidR="006733D1">
        <w:t>hydrological</w:t>
      </w:r>
      <w:r w:rsidR="00FF213D">
        <w:t>ly driven environmental</w:t>
      </w:r>
      <w:r w:rsidR="006733D1">
        <w:t xml:space="preserve"> heterogeneity and functional </w:t>
      </w:r>
      <w:r w:rsidR="006540E3">
        <w:t>diversity</w:t>
      </w:r>
      <w:r w:rsidR="006733D1">
        <w:t xml:space="preserve"> in riparian plant communities</w:t>
      </w:r>
      <w:r w:rsidR="00FF213D">
        <w:t>.</w:t>
      </w:r>
      <w:r w:rsidR="006B0232">
        <w:t xml:space="preserve"> Specifically, we ask</w:t>
      </w:r>
      <w:r>
        <w:t>ed</w:t>
      </w:r>
      <w:r w:rsidR="006B0232">
        <w:t xml:space="preserve"> the following questions:</w:t>
      </w:r>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1E7A4D33" w:rsidR="009A00FF" w:rsidRDefault="00FF213D" w:rsidP="00CA6B8C">
      <w:pPr>
        <w:pStyle w:val="ListParagraph"/>
        <w:numPr>
          <w:ilvl w:val="0"/>
          <w:numId w:val="6"/>
        </w:numPr>
        <w:spacing w:line="360" w:lineRule="auto"/>
      </w:pPr>
      <w:r>
        <w:t xml:space="preserve">Is functional diversity related to </w:t>
      </w:r>
      <w:r w:rsidR="001D0D97">
        <w:t>variability in</w:t>
      </w:r>
      <w:r>
        <w:t xml:space="preserve"> </w:t>
      </w:r>
      <w:r w:rsidR="00F60361">
        <w:t xml:space="preserve">seasonal </w:t>
      </w:r>
      <w:r>
        <w:t>water availability in the riparian zone?</w:t>
      </w:r>
    </w:p>
    <w:p w14:paraId="2D89D6B1" w14:textId="097AEDD9" w:rsidR="006733D1" w:rsidRDefault="006733D1" w:rsidP="006B0232">
      <w:pPr>
        <w:spacing w:line="360" w:lineRule="auto"/>
      </w:pPr>
      <w:r>
        <w:t xml:space="preserve">South-eastern Australia </w:t>
      </w:r>
      <w:r w:rsidR="005C58C1">
        <w:t>was</w:t>
      </w:r>
      <w:r>
        <w:t xml:space="preserve"> used as a sandbox, as a broad spectrum of hydrological heterogeneity is present within a relatively compact, contiguous landscape </w:t>
      </w:r>
      <w:r w:rsidRPr="00C432C4">
        <w:fldChar w:fldCharType="begin" w:fldLock="1"/>
      </w:r>
      <w:r w:rsidR="007E4F31">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00214E4B" w:rsidRPr="00214E4B">
        <w:rPr>
          <w:noProof/>
        </w:rPr>
        <w:t>(Finlayson &amp; McMahon 1988; Peel, McMahon &amp; Finlayson 2004)</w:t>
      </w:r>
      <w:r w:rsidRPr="00C432C4">
        <w:fldChar w:fldCharType="end"/>
      </w:r>
      <w:r>
        <w:t xml:space="preserve">. </w:t>
      </w:r>
      <w:bookmarkStart w:id="0" w:name="_GoBack"/>
      <w:bookmarkEnd w:id="0"/>
    </w:p>
    <w:p w14:paraId="313135D0" w14:textId="77777777" w:rsidR="00743791" w:rsidRDefault="00743791" w:rsidP="006B0232">
      <w:pPr>
        <w:spacing w:line="360" w:lineRule="auto"/>
      </w:pPr>
    </w:p>
    <w:p w14:paraId="47EA2AE7" w14:textId="77777777" w:rsidR="00743791" w:rsidRDefault="00743791" w:rsidP="006B0232">
      <w:pPr>
        <w:spacing w:line="360" w:lineRule="auto"/>
      </w:pPr>
    </w:p>
    <w:p w14:paraId="7D7CBE8D" w14:textId="77777777" w:rsidR="00743791" w:rsidRDefault="00743791" w:rsidP="006B0232">
      <w:pPr>
        <w:spacing w:line="360" w:lineRule="auto"/>
      </w:pPr>
    </w:p>
    <w:sectPr w:rsidR="007437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046FE"/>
    <w:rsid w:val="00030960"/>
    <w:rsid w:val="00084863"/>
    <w:rsid w:val="00087579"/>
    <w:rsid w:val="000923BE"/>
    <w:rsid w:val="000C0FCB"/>
    <w:rsid w:val="000C731E"/>
    <w:rsid w:val="001015F9"/>
    <w:rsid w:val="001217AD"/>
    <w:rsid w:val="001218A0"/>
    <w:rsid w:val="00145BA2"/>
    <w:rsid w:val="001466E4"/>
    <w:rsid w:val="001470B9"/>
    <w:rsid w:val="00163097"/>
    <w:rsid w:val="001754C2"/>
    <w:rsid w:val="001D0D97"/>
    <w:rsid w:val="001E4787"/>
    <w:rsid w:val="001F12B5"/>
    <w:rsid w:val="001F5F89"/>
    <w:rsid w:val="00200057"/>
    <w:rsid w:val="00214E4B"/>
    <w:rsid w:val="002158CB"/>
    <w:rsid w:val="002200FA"/>
    <w:rsid w:val="00232388"/>
    <w:rsid w:val="00234E52"/>
    <w:rsid w:val="0023792C"/>
    <w:rsid w:val="002430FD"/>
    <w:rsid w:val="00247A39"/>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D0D7A"/>
    <w:rsid w:val="003E2465"/>
    <w:rsid w:val="003E3E4D"/>
    <w:rsid w:val="003E4AE6"/>
    <w:rsid w:val="003E5D61"/>
    <w:rsid w:val="003F63FF"/>
    <w:rsid w:val="00416B76"/>
    <w:rsid w:val="00421F67"/>
    <w:rsid w:val="004227E4"/>
    <w:rsid w:val="00443927"/>
    <w:rsid w:val="00444C5C"/>
    <w:rsid w:val="004624F0"/>
    <w:rsid w:val="004727C3"/>
    <w:rsid w:val="00491E44"/>
    <w:rsid w:val="004C7D5E"/>
    <w:rsid w:val="004D7CAB"/>
    <w:rsid w:val="00507AFD"/>
    <w:rsid w:val="00517ABE"/>
    <w:rsid w:val="00541158"/>
    <w:rsid w:val="00554C32"/>
    <w:rsid w:val="00565CE9"/>
    <w:rsid w:val="00580E52"/>
    <w:rsid w:val="005B1753"/>
    <w:rsid w:val="005B75F0"/>
    <w:rsid w:val="005B7A65"/>
    <w:rsid w:val="005C58C1"/>
    <w:rsid w:val="005D02FB"/>
    <w:rsid w:val="005D2698"/>
    <w:rsid w:val="005D7AEC"/>
    <w:rsid w:val="005E6F05"/>
    <w:rsid w:val="00602F16"/>
    <w:rsid w:val="00604A97"/>
    <w:rsid w:val="00605C88"/>
    <w:rsid w:val="0062317A"/>
    <w:rsid w:val="006475A2"/>
    <w:rsid w:val="006540E3"/>
    <w:rsid w:val="006549F2"/>
    <w:rsid w:val="00660396"/>
    <w:rsid w:val="00670673"/>
    <w:rsid w:val="006733D1"/>
    <w:rsid w:val="006862A3"/>
    <w:rsid w:val="00691225"/>
    <w:rsid w:val="006A04A1"/>
    <w:rsid w:val="006B0232"/>
    <w:rsid w:val="006B25B9"/>
    <w:rsid w:val="006B6974"/>
    <w:rsid w:val="006C45F5"/>
    <w:rsid w:val="006C5A0B"/>
    <w:rsid w:val="006F5077"/>
    <w:rsid w:val="007114AD"/>
    <w:rsid w:val="0071274E"/>
    <w:rsid w:val="00714F6D"/>
    <w:rsid w:val="00726E45"/>
    <w:rsid w:val="00731A0F"/>
    <w:rsid w:val="00741E5F"/>
    <w:rsid w:val="00743791"/>
    <w:rsid w:val="00753D73"/>
    <w:rsid w:val="007544A8"/>
    <w:rsid w:val="007672D5"/>
    <w:rsid w:val="00772242"/>
    <w:rsid w:val="00784DCF"/>
    <w:rsid w:val="00786A5E"/>
    <w:rsid w:val="0079145F"/>
    <w:rsid w:val="00794353"/>
    <w:rsid w:val="007B1221"/>
    <w:rsid w:val="007B75FA"/>
    <w:rsid w:val="007B7A0B"/>
    <w:rsid w:val="007C1305"/>
    <w:rsid w:val="007C587E"/>
    <w:rsid w:val="007D4E20"/>
    <w:rsid w:val="007E4F31"/>
    <w:rsid w:val="007E590E"/>
    <w:rsid w:val="007E7D5A"/>
    <w:rsid w:val="0080166A"/>
    <w:rsid w:val="008235E8"/>
    <w:rsid w:val="00824B34"/>
    <w:rsid w:val="00851F4D"/>
    <w:rsid w:val="00857E1A"/>
    <w:rsid w:val="00862467"/>
    <w:rsid w:val="00885A16"/>
    <w:rsid w:val="008B60BD"/>
    <w:rsid w:val="008F5C52"/>
    <w:rsid w:val="00904EB7"/>
    <w:rsid w:val="00916D17"/>
    <w:rsid w:val="00920C93"/>
    <w:rsid w:val="009321A4"/>
    <w:rsid w:val="0094282C"/>
    <w:rsid w:val="00951896"/>
    <w:rsid w:val="009579B4"/>
    <w:rsid w:val="00977B13"/>
    <w:rsid w:val="009821C6"/>
    <w:rsid w:val="00991205"/>
    <w:rsid w:val="00994AEB"/>
    <w:rsid w:val="009A00FF"/>
    <w:rsid w:val="009A70C3"/>
    <w:rsid w:val="009B35A9"/>
    <w:rsid w:val="009C03E0"/>
    <w:rsid w:val="009C1B22"/>
    <w:rsid w:val="009D5ABE"/>
    <w:rsid w:val="009E4A33"/>
    <w:rsid w:val="00A13239"/>
    <w:rsid w:val="00A21E82"/>
    <w:rsid w:val="00A26831"/>
    <w:rsid w:val="00A33B60"/>
    <w:rsid w:val="00A35196"/>
    <w:rsid w:val="00A43CCA"/>
    <w:rsid w:val="00A67118"/>
    <w:rsid w:val="00A72182"/>
    <w:rsid w:val="00A76863"/>
    <w:rsid w:val="00A83100"/>
    <w:rsid w:val="00A90B39"/>
    <w:rsid w:val="00AA738F"/>
    <w:rsid w:val="00AF50CF"/>
    <w:rsid w:val="00AF6F37"/>
    <w:rsid w:val="00B04126"/>
    <w:rsid w:val="00B1433E"/>
    <w:rsid w:val="00B22B5F"/>
    <w:rsid w:val="00B23BE6"/>
    <w:rsid w:val="00B25282"/>
    <w:rsid w:val="00B3492C"/>
    <w:rsid w:val="00B41936"/>
    <w:rsid w:val="00B46D68"/>
    <w:rsid w:val="00B477C8"/>
    <w:rsid w:val="00B547B8"/>
    <w:rsid w:val="00B56BCD"/>
    <w:rsid w:val="00B73AF2"/>
    <w:rsid w:val="00B903DB"/>
    <w:rsid w:val="00BA59BB"/>
    <w:rsid w:val="00BA59DE"/>
    <w:rsid w:val="00BB244B"/>
    <w:rsid w:val="00BB42AF"/>
    <w:rsid w:val="00BF01A2"/>
    <w:rsid w:val="00C04EFB"/>
    <w:rsid w:val="00C1357F"/>
    <w:rsid w:val="00C142C6"/>
    <w:rsid w:val="00C202B8"/>
    <w:rsid w:val="00C3368D"/>
    <w:rsid w:val="00C33D83"/>
    <w:rsid w:val="00C4457F"/>
    <w:rsid w:val="00C50B89"/>
    <w:rsid w:val="00C628C4"/>
    <w:rsid w:val="00C86AF9"/>
    <w:rsid w:val="00C94BB7"/>
    <w:rsid w:val="00CA6B8C"/>
    <w:rsid w:val="00CC6FC6"/>
    <w:rsid w:val="00CF07B7"/>
    <w:rsid w:val="00D02516"/>
    <w:rsid w:val="00D166AB"/>
    <w:rsid w:val="00D209FB"/>
    <w:rsid w:val="00D453DA"/>
    <w:rsid w:val="00D51DBD"/>
    <w:rsid w:val="00D547C0"/>
    <w:rsid w:val="00D5799E"/>
    <w:rsid w:val="00D62E78"/>
    <w:rsid w:val="00D74344"/>
    <w:rsid w:val="00D95FDA"/>
    <w:rsid w:val="00E005F4"/>
    <w:rsid w:val="00E14726"/>
    <w:rsid w:val="00E14A0A"/>
    <w:rsid w:val="00E22D09"/>
    <w:rsid w:val="00E32A88"/>
    <w:rsid w:val="00E43703"/>
    <w:rsid w:val="00E472FB"/>
    <w:rsid w:val="00E759E0"/>
    <w:rsid w:val="00E80D67"/>
    <w:rsid w:val="00E85AC7"/>
    <w:rsid w:val="00E9054D"/>
    <w:rsid w:val="00EA5B54"/>
    <w:rsid w:val="00EB0427"/>
    <w:rsid w:val="00EB3CAC"/>
    <w:rsid w:val="00F04B79"/>
    <w:rsid w:val="00F20559"/>
    <w:rsid w:val="00F217B6"/>
    <w:rsid w:val="00F547EC"/>
    <w:rsid w:val="00F60361"/>
    <w:rsid w:val="00F62C63"/>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8073E342-61CC-4729-BA8D-70E03178F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6CE89-16AE-4824-984B-CC4F8FFE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5</Pages>
  <Words>13561</Words>
  <Characters>77300</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23</cp:revision>
  <dcterms:created xsi:type="dcterms:W3CDTF">2014-10-15T07:36:00Z</dcterms:created>
  <dcterms:modified xsi:type="dcterms:W3CDTF">2014-11-2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